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F7E20E" w14:textId="77777777" w:rsidR="00EC5C0A" w:rsidRDefault="00EC5C0A" w:rsidP="00EC5C0A">
      <w:pPr>
        <w:pStyle w:val="Heading1"/>
        <w:spacing w:before="0"/>
      </w:pPr>
      <w:r>
        <w:t>Introduction</w:t>
      </w:r>
    </w:p>
    <w:p w14:paraId="1AA7FF11" w14:textId="77777777" w:rsidR="00EC5C0A" w:rsidRPr="00797487" w:rsidRDefault="00EC5C0A" w:rsidP="00EC5C0A">
      <w:pPr>
        <w:spacing w:line="480" w:lineRule="auto"/>
        <w:jc w:val="both"/>
      </w:pPr>
      <w:r>
        <w:tab/>
      </w:r>
      <w:r w:rsidRPr="00797487">
        <w:t xml:space="preserve">Lakes collect nutrients from surrounding terrestrial ecosystems </w:t>
      </w:r>
      <w:r w:rsidRPr="00797487">
        <w:fldChar w:fldCharType="begin" w:fldLock="1"/>
      </w:r>
      <w:r w:rsidRPr="00797487">
        <w:instrText>ADDIN CSL_CITATION {"citationItems":[{"id":"ITEM-1","itemData":{"DOI":"10.1890/070140","ISSN":"1540-9295","author":[{"dropping-particle":"","family":"Williamson","given":"Craig E","non-dropping-particle":"","parse-names":false,"suffix":""},{"dropping-particle":"","family":"Dodds","given":"Walter","non-dropping-particle":"","parse-names":false,"suffix":""},{"dropping-particle":"","family":"Kratz","given":"Timothy K","non-dropping-particle":"","parse-names":false,"suffix":""},{"dropping-particle":"","family":"Palmer","given":"Margaret A","non-dropping-particle":"","parse-names":false,"suffix":""}],"container-title":"Frontiers in Ecology and the Environment","id":"ITEM-1","issue":"5","issued":{"date-parts":[["2008","6","1"]]},"page":"247-254","publisher":"Wiley-Blackwell","title":"Lakes and streams as sentinels of environmental change in terrestrial and atmospheric processes","type":"article-journal","volume":"6"},"uris":["http://www.mendeley.com/documents/?uuid=0bc7b4a2-b407-3420-9bf3-4214e683c7a0"]}],"mendeley":{"formattedCitation":"(Williamson et al., 2008)","plainTextFormattedCitation":"(Williamson et al., 2008)","previouslyFormattedCitation":"(Williamson et al., 2008)"},"properties":{"noteIndex":0},"schema":"https://github.com/citation-style-language/schema/raw/master/csl-citation.json"}</w:instrText>
      </w:r>
      <w:r w:rsidRPr="00797487">
        <w:fldChar w:fldCharType="separate"/>
      </w:r>
      <w:r w:rsidRPr="00797487">
        <w:rPr>
          <w:noProof/>
        </w:rPr>
        <w:t>(Williamson et al., 2008)</w:t>
      </w:r>
      <w:r w:rsidRPr="00797487">
        <w:fldChar w:fldCharType="end"/>
      </w:r>
      <w:r w:rsidRPr="00797487">
        <w:t xml:space="preserve">, placing lakes as “hotspots” for carbon and nutrient cycling in the landscape </w:t>
      </w:r>
      <w:r w:rsidRPr="00797487">
        <w:fldChar w:fldCharType="begin" w:fldLock="1"/>
      </w:r>
      <w:r w:rsidRPr="00797487">
        <w:instrText>ADDIN CSL_CITATION {"citationItems":[{"id":"ITEM-1","itemData":{"DOI":"10.1073/pnas.1512651112","ISBN":"0027-8424, 1091-6490","ISSN":"0027-8424","PMID":"26699473","author":[{"dropping-particle":"","family":"Butman","given":"David","non-dropping-particle":"","parse-names":false,"suffix":""},{"dropping-particle":"","family":"Stackpoole","given":"Sarah","non-dropping-particle":"","parse-names":false,"suffix":""},{"dropping-particle":"","family":"Stets","given":"Edward","non-dropping-particle":"","parse-names":false,"suffix":""},{"dropping-particle":"","family":"McDonald","given":"Cory P","non-dropping-particle":"","parse-names":false,"suffix":""},{"dropping-particle":"","family":"Clow","given":"David W","non-dropping-particle":"","parse-names":false,"suffix":""},{"dropping-particle":"","family":"Striegl","given":"Robert G","non-dropping-particle":"","parse-names":false,"suffix":""}],"container-title":"Proceedings of the National Academy of Sciences","id":"ITEM-1","issued":{"date-parts":[["2015"]]},"page":"1-6","title":"Aquatic carbon cycling in the conterminous United States and implications for terrestrial carbon accounting","type":"article-journal"},"uris":["http://www.mendeley.com/documents/?uuid=1e755a02-a208-465d-9457-d68d9b102d62","http://www.mendeley.com/documents/?uuid=865e5981-4f1b-4aa3-b0b4-e8c272943757"]}],"mendeley":{"formattedCitation":"(Butman et al., 2015)","plainTextFormattedCitation":"(Butman et al., 2015)","previouslyFormattedCitation":"(Butman et al., 2015)"},"properties":{"noteIndex":0},"schema":"https://github.com/citation-style-language/schema/raw/master/csl-citation.json"}</w:instrText>
      </w:r>
      <w:r w:rsidRPr="00797487">
        <w:fldChar w:fldCharType="separate"/>
      </w:r>
      <w:r w:rsidRPr="00797487">
        <w:rPr>
          <w:noProof/>
        </w:rPr>
        <w:t>(Butman et al., 2015)</w:t>
      </w:r>
      <w:r w:rsidRPr="00797487">
        <w:fldChar w:fldCharType="end"/>
      </w:r>
      <w:r w:rsidRPr="00797487">
        <w:t xml:space="preserve">. </w:t>
      </w:r>
      <w:r w:rsidRPr="00797487">
        <w:rPr>
          <w:color w:val="000000"/>
        </w:rPr>
        <w:t xml:space="preserve">Approximately half of the carbon received by freshwater ecosystems from the terrestrial landscape is emitted as carbon dioxide (0.2 </w:t>
      </w:r>
      <w:proofErr w:type="spellStart"/>
      <w:r w:rsidRPr="00797487">
        <w:rPr>
          <w:color w:val="000000"/>
        </w:rPr>
        <w:t>Pg</w:t>
      </w:r>
      <w:proofErr w:type="spellEnd"/>
      <w:r w:rsidRPr="00797487">
        <w:rPr>
          <w:color w:val="000000"/>
        </w:rPr>
        <w:t xml:space="preserve"> C/year) or stored (0.8 </w:t>
      </w:r>
      <w:proofErr w:type="spellStart"/>
      <w:r w:rsidRPr="00797487">
        <w:rPr>
          <w:color w:val="000000"/>
        </w:rPr>
        <w:t>Pg</w:t>
      </w:r>
      <w:proofErr w:type="spellEnd"/>
      <w:r w:rsidRPr="00797487">
        <w:rPr>
          <w:color w:val="000000"/>
        </w:rPr>
        <w:t xml:space="preserve"> C/year) </w:t>
      </w:r>
      <w:r w:rsidRPr="00797487">
        <w:rPr>
          <w:color w:val="000000"/>
        </w:rPr>
        <w:fldChar w:fldCharType="begin" w:fldLock="1"/>
      </w:r>
      <w:r w:rsidRPr="00797487">
        <w:rPr>
          <w:color w:val="000000"/>
        </w:rPr>
        <w:instrText>ADDIN CSL_CITATION {"citationItems":[{"id":"ITEM-1","itemData":{"DOI":"10.1007/s10021-006-9013-8","ISSN":"1432-9840","author":[{"dropping-particle":"","family":"Cole","given":"J. J.","non-dropping-particle":"","parse-names":false,"suffix":""},{"dropping-particle":"","family":"Prairie","given":"Y. T.","non-dropping-particle":"","parse-names":false,"suffix":""},{"dropping-particle":"","family":"Caraco","given":"N. F.","non-dropping-particle":"","parse-names":false,"suffix":""},{"dropping-particle":"","family":"McDowell","given":"W. H.","non-dropping-particle":"","parse-names":false,"suffix":""},{"dropping-particle":"","family":"Tranvik","given":"L. J.","non-dropping-particle":"","parse-names":false,"suffix":""},{"dropping-particle":"","family":"Striegl","given":"R. G.","non-dropping-particle":"","parse-names":false,"suffix":""},{"dropping-particle":"","family":"Duarte","given":"C. M.","non-dropping-particle":"","parse-names":false,"suffix":""},{"dropping-particle":"","family":"Kortelainen","given":"P.","non-dropping-particle":"","parse-names":false,"suffix":""},{"dropping-particle":"","family":"Downing","given":"J. A.","non-dropping-particle":"","parse-names":false,"suffix":""},{"dropping-particle":"","family":"Middelburg","given":"J. J.","non-dropping-particle":"","parse-names":false,"suffix":""},{"dropping-particle":"","family":"Melack","given":"J.","non-dropping-particle":"","parse-names":false,"suffix":""}],"container-title":"Ecosystems","id":"ITEM-1","issue":"1","issued":{"date-parts":[["2007","5","23"]]},"page":"172-185","publisher":"Springer-Verlag","title":"Plumbing the Global Carbon Cycle: Integrating Inland Waters into the Terrestrial Carbon Budget","type":"article-journal","volume":"10"},"uris":["http://www.mendeley.com/documents/?uuid=080b267d-6d2f-35a2-b192-f71e9a8bd9b1"]}],"mendeley":{"formattedCitation":"(Cole et al., 2007)","plainTextFormattedCitation":"(Cole et al., 2007)","previouslyFormattedCitation":"(Cole et al., 2007)"},"properties":{"noteIndex":0},"schema":"https://github.com/citation-style-language/schema/raw/master/csl-citation.json"}</w:instrText>
      </w:r>
      <w:r w:rsidRPr="00797487">
        <w:rPr>
          <w:color w:val="000000"/>
        </w:rPr>
        <w:fldChar w:fldCharType="separate"/>
      </w:r>
      <w:r w:rsidRPr="00797487">
        <w:rPr>
          <w:noProof/>
          <w:color w:val="000000"/>
        </w:rPr>
        <w:t>(Cole et al., 2007)</w:t>
      </w:r>
      <w:r w:rsidRPr="00797487">
        <w:rPr>
          <w:color w:val="000000"/>
        </w:rPr>
        <w:fldChar w:fldCharType="end"/>
      </w:r>
      <w:r w:rsidRPr="00797487">
        <w:rPr>
          <w:color w:val="000000"/>
        </w:rPr>
        <w:t xml:space="preserve">. Similarly, 20% of global denitrification is estimated to occur in freshwater, roughly equivalent to the amount of denitrification taking place in soils (22%) and about a third of the amount occurring in oceans (58%) </w:t>
      </w:r>
      <w:r w:rsidRPr="00797487">
        <w:rPr>
          <w:color w:val="000000"/>
        </w:rPr>
        <w:fldChar w:fldCharType="begin" w:fldLock="1"/>
      </w:r>
      <w:r w:rsidRPr="00797487">
        <w:rPr>
          <w:color w:val="000000"/>
        </w:rPr>
        <w:instrText>ADDIN CSL_CITATION {"citationItems":[{"id":"ITEM-1","itemData":{"DOI":"10.1890/1051-0761(2006)016[2064:DALAWA]2.0.CO;2","ISSN":"1939-5582","author":[{"dropping-particle":"","family":"Seitzinger","given":"S.","non-dropping-particle":"","parse-names":false,"suffix":""},{"dropping-particle":"","family":"Harrison","given":"J. A.","non-dropping-particle":"","parse-names":false,"suffix":""},{"dropping-particle":"","family":"Böhlke","given":"J. K.","non-dropping-particle":"","parse-names":false,"suffix":""},{"dropping-particle":"","family":"Bouwman","given":"A. F.","non-dropping-particle":"","parse-names":false,"suffix":""},{"dropping-particle":"","family":"Lowrance","given":"R.","non-dropping-particle":"","parse-names":false,"suffix":""},{"dropping-particle":"","family":"Peterson","given":"B.","non-dropping-particle":"","parse-names":false,"suffix":""},{"dropping-particle":"","family":"Tobias","given":"C.","non-dropping-particle":"","parse-names":false,"suffix":""},{"dropping-particle":"Van","family":"Drecht","given":"G.","non-dropping-particle":"","parse-names":false,"suffix":""}],"container-title":"Ecological Applications","id":"ITEM-1","issue":"6","issued":{"date-parts":[["2006","12","1"]]},"page":"2064-2090","publisher":"Wiley-Blackwell","title":"DENITRIFICATION ACROSS LANDSCAPES AND WATERSCAPES: A SYNTHESIS","type":"article-journal","volume":"16"},"uris":["http://www.mendeley.com/documents/?uuid=c6e0483d-c5bd-3c07-94d5-aee00b9ec833"]}],"mendeley":{"formattedCitation":"(Seitzinger et al., 2006)","plainTextFormattedCitation":"(Seitzinger et al., 2006)","previouslyFormattedCitation":"(Seitzinger et al., 2006)"},"properties":{"noteIndex":0},"schema":"https://github.com/citation-style-language/schema/raw/master/csl-citation.json"}</w:instrText>
      </w:r>
      <w:r w:rsidRPr="00797487">
        <w:rPr>
          <w:color w:val="000000"/>
        </w:rPr>
        <w:fldChar w:fldCharType="separate"/>
      </w:r>
      <w:r w:rsidRPr="00797487">
        <w:rPr>
          <w:noProof/>
          <w:color w:val="000000"/>
        </w:rPr>
        <w:t>(Seitzinger et al., 2006)</w:t>
      </w:r>
      <w:r w:rsidRPr="00797487">
        <w:rPr>
          <w:color w:val="000000"/>
        </w:rPr>
        <w:fldChar w:fldCharType="end"/>
      </w:r>
      <w:r w:rsidRPr="00797487">
        <w:rPr>
          <w:color w:val="000000"/>
        </w:rPr>
        <w:t>.  Because of these globally relevant contributions to carbon and nutrient cycling, understanding how these elements are processed in freshwater through methods such as models and budgets is an important area of research.</w:t>
      </w:r>
    </w:p>
    <w:p w14:paraId="39F0E9B2" w14:textId="77777777" w:rsidR="00EC5C0A" w:rsidRPr="00797487" w:rsidRDefault="00EC5C0A" w:rsidP="00EC5C0A">
      <w:pPr>
        <w:spacing w:line="480" w:lineRule="auto"/>
        <w:jc w:val="both"/>
      </w:pPr>
      <w:r w:rsidRPr="00797487">
        <w:rPr>
          <w:color w:val="000000"/>
        </w:rPr>
        <w:tab/>
      </w:r>
      <w:r w:rsidRPr="00797487">
        <w:t xml:space="preserve">Much of this freshwater biogeochemical cycling is performed by microbial communities. However, the categories of carbon and nutrients often included in models of freshwater biogeochemical cycling are too broad to be used to incorporate microbial data. For example, carbon compounds are often classified as labile and recalcitrant </w:t>
      </w:r>
      <w:r w:rsidRPr="00797487">
        <w:fldChar w:fldCharType="begin" w:fldLock="1"/>
      </w:r>
      <w:r w:rsidRPr="00797487">
        <w:instrText>ADDIN CSL_CITATION {"citationItems":[{"id":"ITEM-1","itemData":{"DOI":"10.4319/lo.2011.56.2.0734","ISSN":"00243590","author":[{"dropping-particle":"","family":"Guillemette","given":"François","non-dropping-particle":"","parse-names":false,"suffix":""},{"dropping-particle":"","family":"Giorgio","given":"Paul A.","non-dropping-particle":"del","parse-names":false,"suffix":""}],"container-title":"Limnology and Oceanography","id":"ITEM-1","issue":"2","issued":{"date-parts":[["2011","3","1"]]},"page":"734-748","publisher":"Wiley-Blackwell","title":"Reconstructing the various facets of dissolved organic carbon bioavailability in freshwater ecosystems","type":"article-journal","volume":"56"},"uris":["http://www.mendeley.com/documents/?uuid=a6da9c05-9947-3573-959c-a974add12d6f"]}],"mendeley":{"formattedCitation":"(Guillemette &amp; del Giorgio, 2011)","plainTextFormattedCitation":"(Guillemette &amp; del Giorgio, 2011)","previouslyFormattedCitation":"(Guillemette &amp; del Giorgio, 2011)"},"properties":{"noteIndex":0},"schema":"https://github.com/citation-style-language/schema/raw/master/csl-citation.json"}</w:instrText>
      </w:r>
      <w:r w:rsidRPr="00797487">
        <w:fldChar w:fldCharType="separate"/>
      </w:r>
      <w:r w:rsidRPr="00797487">
        <w:rPr>
          <w:noProof/>
        </w:rPr>
        <w:t>(Guillemette &amp; del Giorgio, 2011)</w:t>
      </w:r>
      <w:r w:rsidRPr="00797487">
        <w:fldChar w:fldCharType="end"/>
      </w:r>
      <w:r w:rsidRPr="00797487">
        <w:t xml:space="preserve">, or autochthonous and allochthonous </w:t>
      </w:r>
      <w:r w:rsidRPr="00797487">
        <w:fldChar w:fldCharType="begin" w:fldLock="1"/>
      </w:r>
      <w:r w:rsidRPr="00797487">
        <w:instrText>ADDIN CSL_CITATION {"citationItems":[{"id":"ITEM-1","itemData":{"DOI":"10.4319/lo.2001.46.7.1691","ISSN":"00243590","author":[{"dropping-particle":"","family":"Jonsson","given":"Anders","non-dropping-particle":"","parse-names":false,"suffix":""},{"dropping-particle":"","family":"Meili","given":"Markus","non-dropping-particle":"","parse-names":false,"suffix":""},{"dropping-particle":"","family":"Bergström","given":"Ann-Kristin","non-dropping-particle":"","parse-names":false,"suffix":""},{"dropping-particle":"","family":"Jansson","given":"Mats","non-dropping-particle":"","parse-names":false,"suffix":""}],"container-title":"Limnology and Oceanography","id":"ITEM-1","issue":"7","issued":{"date-parts":[["2001","11","1"]]},"page":"1691-1700","publisher":"Wiley-Blackwell","title":"Whole-lake mineralization of allochthonous and autochthonous organic carbon in a large humic lake (örträsket, N. Sweden)","type":"article-journal","volume":"46"},"uris":["http://www.mendeley.com/documents/?uuid=d864d835-c90c-35c0-b3c0-cb36c31e605e"]}],"mendeley":{"formattedCitation":"(Jonsson et al., 2001)","plainTextFormattedCitation":"(Jonsson et al., 2001)","previouslyFormattedCitation":"(Jonsson et al., 2001)"},"properties":{"noteIndex":0},"schema":"https://github.com/citation-style-language/schema/raw/master/csl-citation.json"}</w:instrText>
      </w:r>
      <w:r w:rsidRPr="00797487">
        <w:fldChar w:fldCharType="separate"/>
      </w:r>
      <w:r w:rsidRPr="00797487">
        <w:rPr>
          <w:noProof/>
        </w:rPr>
        <w:t>(Jonsson et al., 2001)</w:t>
      </w:r>
      <w:r w:rsidRPr="00797487">
        <w:fldChar w:fldCharType="end"/>
      </w:r>
      <w:r w:rsidRPr="00797487">
        <w:t xml:space="preserve">. While some work has been done on microbial responses to these carbon categories </w:t>
      </w:r>
      <w:r w:rsidRPr="00797487">
        <w:fldChar w:fldCharType="begin" w:fldLock="1"/>
      </w:r>
      <w:r w:rsidRPr="00797487">
        <w:instrText>ADDIN CSL_CITATION {"citationItems":[{"id":"ITEM-1","itemData":{"DOI":"10.1128/AEM.69.7.3701-3709.2003","ISSN":"0099-2240","PMID":"12839735","abstract":"Batch cultures of aquatic bacteria and dissolved organic matter were used to examine the impact of carbon source concentration on bacterial growth, biomass, growth efficiency, and community composition. An aged concentrate of dissolved organic matter from a humic lake was diluted with organic compound-free artificial lake water to obtain concentrations of dissolved organic carbon (DOC) ranging from 0.04 to 2.53 mM. The bacterial biomass produced in the cultures increased linearly with the DOC concentration, indicating that bacterial biomass production was limited by the supply of carbon. The bacterial growth rate in the exponential growth phase exhibited a hyperbolic response to the DOC concentration, suggesting that the maximum growth rate was constrained by the substrate concentration at low DOC concentrations. Likewise, the bacterial growth efficiency calculated from the production of biomass and CO(2) increased asymptotically from 0.4 to 10.4% with increasing DOC concentration. The compositions of the microbial communities that emerged in the cultures were assessed by separation of PCR-amplified 16S rRNA fragments by denaturing gradient gel electrophoresis. Nonmetric multidimensional scaling of the gel profiles showed that there was a gradual change in the community composition along the DOC gradient; members of the beta subclass of the class Proteobacteria and members of the Cytophaga-Flavobacterium group were well represented at all concentrations, whereas members of the alpha subclass of the Proteobacteria were found exclusively at the lowest carbon concentration. The shift in community composition along the DOC gradient was similar to the patterns of growth efficiency and growth rate. The results suggest that the bacterial growth efficiencies, the rates of bacterial growth, and the compositions of bacterial communities are not constrained by substrate concentrations in most natural waters, with the possible exception of the most oligotrophic environments.","author":[{"dropping-particle":"","family":"Eiler","given":"Alexander","non-dropping-particle":"","parse-names":false,"suffix":""},{"dropping-particle":"","family":"Langenheder","given":"Silke","non-dropping-particle":"","parse-names":false,"suffix":""},{"dropping-particle":"","family":"Bertilsson","given":"Stefan","non-dropping-particle":"","parse-names":false,"suffix":""},{"dropping-particle":"","family":"Tranvik","given":"Lars J","non-dropping-particle":"","parse-names":false,"suffix":""}],"container-title":"Applied and environmental microbiology","id":"ITEM-1","issue":"7","issued":{"date-parts":[["2003","7","1"]]},"page":"3701-9","publisher":"American Society for Microbiology","title":"Heterotrophic bacterial growth efficiency and community structure at different natural organic carbon concentrations.","type":"article-journal","volume":"69"},"uris":["http://www.mendeley.com/documents/?uuid=aaf245dc-c35b-324d-8f27-898a1e87d88b"]},{"id":"ITEM-2","itemData":{"DOI":"10.4319/lo.2004.49.2.0588","ISSN":"00243590","author":[{"dropping-particle":"","family":"Kritzberg","given":"Emma S.","non-dropping-particle":"","parse-names":false,"suffix":""},{"dropping-particle":"","family":"Cole","given":"Jonathan J.","non-dropping-particle":"","parse-names":false,"suffix":""},{"dropping-particle":"","family":"Pace","given":"Michael L.","non-dropping-particle":"","parse-names":false,"suffix":""},{"dropping-particle":"","family":"Granéli","given":"Wilhelm","non-dropping-particle":"","parse-names":false,"suffix":""},{"dropping-particle":"","family":"Bade","given":"Darren L.","non-dropping-particle":"","parse-names":false,"suffix":""}],"container-title":"Limnology and Oceanography","id":"ITEM-2","issue":"2","issued":{"date-parts":[["2004","3","1"]]},"page":"588-596","publisher":"Wiley-Blackwell","title":"Autochthonous versus allochthonous carbon sources of bacteria: Results from whole-lake &lt;sup&gt;13&lt;/sup&gt; C addition experiments","type":"article-journal","volume":"49"},"uris":["http://www.mendeley.com/documents/?uuid=27807b06-8a55-337b-a7f0-7bb05de155ed"]}],"mendeley":{"formattedCitation":"(Eiler et al., 2003; Kritzberg et al., 2004)","plainTextFormattedCitation":"(Eiler et al., 2003; Kritzberg et al., 2004)","previouslyFormattedCitation":"(Eiler et al., 2003; Kritzberg et al., 2004)"},"properties":{"noteIndex":0},"schema":"https://github.com/citation-style-language/schema/raw/master/csl-citation.json"}</w:instrText>
      </w:r>
      <w:r w:rsidRPr="00797487">
        <w:fldChar w:fldCharType="separate"/>
      </w:r>
      <w:r w:rsidRPr="00797487">
        <w:rPr>
          <w:noProof/>
        </w:rPr>
        <w:t>(Eiler et al., 2003; Kritzberg et al., 2004)</w:t>
      </w:r>
      <w:r w:rsidRPr="00797487">
        <w:fldChar w:fldCharType="end"/>
      </w:r>
      <w:r w:rsidRPr="00797487">
        <w:t>, using such broad categorizations masks much of the complexity of microbial substrate use. Similarly, elements such as nitrogen and phosphorus are often classified as simply organic or inorganic. Incorporating microbially-mediated transformations of specific compounds in freshwater would significantly improve the accuracy and predictive power of biogeochemical cycling models.</w:t>
      </w:r>
    </w:p>
    <w:p w14:paraId="6A42262E" w14:textId="77777777" w:rsidR="00EC5C0A" w:rsidRPr="00797487" w:rsidRDefault="00EC5C0A" w:rsidP="00EC5C0A">
      <w:pPr>
        <w:spacing w:line="480" w:lineRule="auto"/>
        <w:jc w:val="both"/>
      </w:pPr>
      <w:r w:rsidRPr="00797487">
        <w:tab/>
        <w:t xml:space="preserve"> However, linking microbial taxa to specific functions is a challenging task. Previous research has investigated substrate use by freshwater taxa using cultured isolates or microscopy techniques </w:t>
      </w:r>
      <w:r w:rsidRPr="00797487">
        <w:fldChar w:fldCharType="begin" w:fldLock="1"/>
      </w:r>
      <w:r w:rsidRPr="00797487">
        <w:instrText>ADDIN CSL_CITATION {"citationItems":[{"id":"ITEM-1","itemData":{"DOI":"10.1038/ismej.2012.162","ISSN":"1751-7362","abstract":"&lt;i&gt;In situ&lt;/i&gt; substrate preferences of abundant bacterioplankton populations in a prealpine freshwater lake","author":[{"dropping-particle":"","family":"Salcher","given":"Michaela M","non-dropping-particle":"","parse-names":false,"suffix":""},{"dropping-particle":"","family":"Posch","given":"Thomas","non-dropping-particle":"","parse-names":false,"suffix":""},{"dropping-particle":"","family":"Pernthaler","given":"Jakob","non-dropping-particle":"","parse-names":false,"suffix":""}],"container-title":"The ISME Journal","id":"ITEM-1","issue":"5","issued":{"date-parts":[["2013","5","13"]]},"page":"896-907","publisher":"Nature Publishing Group","title":"In situ substrate preferences of abundant bacterioplankton populations in a prealpine freshwater lake","type":"article-journal","volume":"7"},"uris":["http://www.mendeley.com/documents/?uuid=21dcb6e6-6f0f-3519-9a97-232cfaf00068"]},{"id":"ITEM-2","itemData":{"DOI":"10.1371/journal.pone.0032772","ISSN":"1932-6203","abstract":"Background The bacterial taxon Polynucleobacter necessarius subspecies asymbioticus represents a group of planktonic freshwater bacteria with cosmopolitan and ubiquitous distribution in standing freshwater habitats. These bacteria comprise &lt;1% to 70% (on average about 20%) of total bacterioplankton cells in various freshwater habitats. The ubiquity of this taxon was recently explained by intra-taxon ecological diversification, i.e. specialization of lineages to specific environmental conditions; however, details on specific adaptations are not known. Here we investigated by means of genomic and experimental analyses the ecological adaptation of a persistent population dwelling in a small acidic pond.   Findings The investigated population (F10 lineage) contributed on average 11% to total bacterioplankton in the pond during the vegetation periods (ice-free period, usually May to November). Only a low degree of genetic diversification of the population could be revealed. These bacteria are characterized by a small genome size (2.1 Mb), a relatively small number of genes involved in transduction of environmental signals, and the lack of motility and quorum sensing. Experiments indicated that these bacteria live as chemoorganotrophs by mainly utilizing low-molecular-weight substrates derived from photooxidation of humic substances.   Conclusions Evolutionary genome streamlining resulted in a highly passive lifestyle so far only known among free-living bacteria from pelagic marine taxa dwelling in environmentally stable nutrient-poor off-shore systems. Surprisingly, such a lifestyle is also successful in a highly dynamic and nutrient-richer environment such as the water column of the investigated pond, which was undergoing complete mixis and pronounced stratification in diurnal cycles. Obviously, metabolic and ecological versatility is not a prerequisite for long-lasting establishment of abundant bacterial populations under highly dynamic environmental conditions. Caution should be exercised when generalizing the obtained insights into the ecology and adaptation of the investigated lineage to other Polynucleobacter lineages.","author":[{"dropping-particle":"","family":"Hahn","given":"Martin W.","non-dropping-particle":"","parse-names":false,"suffix":""},{"dropping-particle":"","family":"Scheuerl","given":"Thomas","non-dropping-particle":"","parse-names":false,"suffix":""},{"dropping-particle":"","family":"Jezberová","given":"Jitka","non-dropping-particle":"","parse-names":false,"suffix":""},{"dropping-particle":"","family":"Koll","given":"Ulrike","non-dropping-particle":"","parse-names":false,"suffix":""},{"dropping-particle":"","family":"Jezbera","given":"Jan","non-dropping-particle":"","parse-names":false,"suffix":""},{"dropping-particle":"","family":"Šimek","given":"Karel","non-dropping-particle":"","parse-names":false,"suffix":""},{"dropping-particle":"","family":"Vannini","given":"Claudia","non-dropping-particle":"","parse-names":false,"suffix":""},{"dropping-particle":"","family":"Petroni","given":"Giulio","non-dropping-particle":"","parse-names":false,"suffix":""},{"dropping-particle":"","family":"Wu","given":"Qinglong L.","non-dropping-particle":"","parse-names":false,"suffix":""}],"container-title":"PLoS ONE","editor":[{"dropping-particle":"","family":"Badger","given":"Jonathan H.","non-dropping-particle":"","parse-names":false,"suffix":""}],"id":"ITEM-2","issue":"3","issued":{"date-parts":[["2012","3","20"]]},"page":"e32772","publisher":"Public Library of Science","title":"The Passive Yet Successful Way of Planktonic Life: Genomic and Experimental Analysis of the Ecology of a Free-Living Polynucleobacter Population","type":"article-journal","volume":"7"},"uris":["http://www.mendeley.com/documents/?uuid=77cac584-6be4-3843-82fa-2d64f479d902"]}],"mendeley":{"formattedCitation":"(Hahn et al., 2012; Salcher, Posch &amp; Pernthaler, 2013b)","plainTextFormattedCitation":"(Hahn et al., 2012; Salcher, Posch &amp; Pernthaler, 2013b)","previouslyFormattedCitation":"(Hahn et al., 2012; Salcher, Posch &amp; Pernthaler, 2013b)"},"properties":{"noteIndex":0},"schema":"https://github.com/citation-style-language/schema/raw/master/csl-citation.json"}</w:instrText>
      </w:r>
      <w:r w:rsidRPr="00797487">
        <w:fldChar w:fldCharType="separate"/>
      </w:r>
      <w:r w:rsidRPr="00797487">
        <w:rPr>
          <w:noProof/>
        </w:rPr>
        <w:t>(Hahn et al., 2012; Salcher, Posch &amp; Pernthaler, 2013b)</w:t>
      </w:r>
      <w:r w:rsidRPr="00797487">
        <w:fldChar w:fldCharType="end"/>
      </w:r>
      <w:r w:rsidRPr="00797487">
        <w:t xml:space="preserve">. While this work is highly </w:t>
      </w:r>
      <w:r w:rsidRPr="00797487">
        <w:lastRenderedPageBreak/>
        <w:t xml:space="preserve">informative, it cannot be scaled to investigate many community members simultaneously. Genomics techniques can be applied at the community level, and although any functional predictions from genomic data are merely predictions, they are still powerful tools for analyzing microbial communities. Sequencing data has previously been employed to great effect to analyze the distribution of functional marker genes in freshwater </w:t>
      </w:r>
      <w:r w:rsidRPr="00797487">
        <w:fldChar w:fldCharType="begin" w:fldLock="1"/>
      </w:r>
      <w:r w:rsidRPr="00797487">
        <w:instrText>ADDIN CSL_CITATION {"citationItems":[{"id":"ITEM-1","itemData":{"DOI":"10.1093/femsec/fiv105","ISSN":"1574-6941","author":[{"dropping-particle":"","family":"Ramachandran","given":"Arthi","non-dropping-particle":"","parse-names":false,"suffix":""},{"dropping-particle":"","family":"Walsh","given":"David A.","non-dropping-particle":"","parse-names":false,"suffix":""}],"container-title":"FEMS Microbiology Ecology","editor":[{"dropping-particle":"","family":"King","given":"Gary","non-dropping-particle":"","parse-names":false,"suffix":""}],"id":"ITEM-1","issue":"10","issued":{"date-parts":[["2015","10","1"]]},"page":"fiv105","publisher":"Oxford University Press","title":"Investigation of XoxF methanol dehydrogenases reveals new methylotrophic bacteria in pelagic marine and freshwater ecosystems","type":"article-journal","volume":"91"},"uris":["http://www.mendeley.com/documents/?uuid=89b08fc7-9436-3002-90c2-6b3f0635ed25"]},{"id":"ITEM-2","itemData":{"DOI":"10.1038/srep12102","ISSN":"2045-2322","abstract":"Metagenomic insights into strategies of aerobic and anaerobic carbon and nitrogen transformation in boreal lakes","author":[{"dropping-particle":"","family":"Peura","given":"Sari","non-dropping-particle":"","parse-names":false,"suffix":""},{"dropping-particle":"","family":"Sinclair","given":"Lucas","non-dropping-particle":"","parse-names":false,"suffix":""},{"dropping-particle":"","family":"Bertilsson","given":"Stefan","non-dropping-particle":"","parse-names":false,"suffix":""},{"dropping-particle":"","family":"Eiler","given":"Alexander","non-dropping-particle":"","parse-names":false,"suffix":""}],"container-title":"Scientific Reports","id":"ITEM-2","issue":"1","issued":{"date-parts":[["2015","12","10"]]},"page":"12102","publisher":"Nature Publishing Group","title":"Metagenomic insights into strategies of aerobic and anaerobic carbon and nitrogen transformation in boreal lakes","type":"article-journal","volume":"5"},"uris":["http://www.mendeley.com/documents/?uuid=a9079f4c-5826-3f55-ba01-c9b84382aa50"]}],"mendeley":{"formattedCitation":"(Ramachandran &amp; Walsh, 2015; Peura et al., 2015)","plainTextFormattedCitation":"(Ramachandran &amp; Walsh, 2015; Peura et al., 2015)","previouslyFormattedCitation":"(Ramachandran &amp; Walsh, 2015; Peura et al., 2015)"},"properties":{"noteIndex":0},"schema":"https://github.com/citation-style-language/schema/raw/master/csl-citation.json"}</w:instrText>
      </w:r>
      <w:r w:rsidRPr="00797487">
        <w:fldChar w:fldCharType="separate"/>
      </w:r>
      <w:r w:rsidRPr="00797487">
        <w:rPr>
          <w:noProof/>
        </w:rPr>
        <w:t>(Ramachandran &amp; Walsh, 2015; Peura et al., 2015)</w:t>
      </w:r>
      <w:r w:rsidRPr="00797487">
        <w:fldChar w:fldCharType="end"/>
      </w:r>
      <w:r w:rsidRPr="00797487">
        <w:t xml:space="preserve"> and to predict metabolic potential in freshwater taxa </w:t>
      </w:r>
      <w:r w:rsidRPr="00797487">
        <w:fldChar w:fldCharType="begin" w:fldLock="1"/>
      </w:r>
      <w:r w:rsidRPr="00797487">
        <w:instrText>ADDIN CSL_CITATION {"citationItems":[{"id":"ITEM-1","itemData":{"DOI":"10.1128/mSystems.00091-17","ISSN":"2379-5077","PMID":"28861526","abstract":"An explosion in the number of available genome sequences obtained through metagenomics and single-cell genomics has enabled a new view of the diversity of microbial life, yet we know surprisingly little about how microbes interact with each other or their environment. In fact, the majority of microbial species remain uncultivated, while our perception of their ecological niches is based on reconstruction of their metabolic potential. In this work, we demonstrate how the \"seed set framework,\" which computes the set of compounds that an organism must acquire from its environment (E. Borenstein, M. Kupiec, M. W. Feldman, and E. Ruppin, Proc Natl Acad Sci U S A 105:14482-14487, 2008, https://doi.org/10.1073/pnas.0806162105), enables computational analysis of metabolic reconstructions while providing new insights into a microbe's metabolic capabilities, such as nutrient use and auxotrophies. We apply this framework to members of the ubiquitous freshwater actinobacterial lineage acI, confirming and extending previous experimental and genomic observations implying that acI bacteria are heterotrophs reliant on peptides and saccharides. We also present the first metatranscriptomic study of the acI lineage, revealing high expression of transport proteins and the light-harvesting protein actinorhodopsin. Putative transport proteins complement predictions of nutrients and essential metabolites while providing additional support of the hypothesis that members of the acI are photoheterotrophs. IMPORTANCE The metabolic activity of uncultivated microorganisms contributes to numerous ecosystem processes, ranging from nutrient cycling in the environment to influencing human health and disease. Advances in sequencing technology have enabled the assembly of genomes for these microorganisms, but our ability to generate reference genomes far outstrips our ability to analyze them. Common approaches to analyzing microbial metabolism require reconstructing the entirety of an organism's metabolic pathways or performing targeted searches for genes involved in a specific process. This paper presents a third approach, in which draft metabolic reconstructions are used to identify compounds through which an organism may interact with its environment. These compounds can then guide more-intensive metabolic reconstruction efforts and can also provide new hypotheses about the specific contributions that microbes make to ecosystem-scale metabolic processes.","author":[{"dropping-particle":"","family":"Hamilton","given":"Joshua J","non-dropping-particle":"","parse-names":false,"suffix":""},{"dropping-particle":"","family":"Garcia","given":"Sarahi L","non-dropping-particle":"","parse-names":false,"suffix":""},{"dropping-particle":"","family":"Brown","given":"Brittany S","non-dropping-particle":"","parse-names":false,"suffix":""},{"dropping-particle":"","family":"Oyserman","given":"Ben O","non-dropping-particle":"","parse-names":false,"suffix":""},{"dropping-particle":"","family":"Moya-Flores","given":"Francisco","non-dropping-particle":"","parse-names":false,"suffix":""},{"dropping-particle":"","family":"Bertilsson","given":"Stefan","non-dropping-particle":"","parse-names":false,"suffix":""},{"dropping-particle":"","family":"Malmstrom","given":"Rex R","non-dropping-particle":"","parse-names":false,"suffix":""},{"dropping-particle":"","family":"Forest","given":"Katrina T","non-dropping-particle":"","parse-names":false,"suffix":""},{"dropping-particle":"","family":"McMahon","given":"Katherine D","non-dropping-particle":"","parse-names":false,"suffix":""}],"container-title":"mSystems","id":"ITEM-1","issue":"4","issued":{"date-parts":[["2017","8","29"]]},"page":"e00091-17","publisher":"American Society for Microbiology Journals","title":"Metabolic Network Analysis and Metatranscriptomics Reveal Auxotrophies and Nutrient Sources of the Cosmopolitan Freshwater Microbial Lineage acI.","type":"article-journal","volume":"2"},"uris":["http://www.mendeley.com/documents/?uuid=294ee1c8-e9de-3a0a-bd30-65b1a9f4635d"]}],"mendeley":{"formattedCitation":"(Hamilton et al., 2017)","plainTextFormattedCitation":"(Hamilton et al., 2017)"},"properties":{"noteIndex":0},"schema":"https://github.com/citation-style-language/schema/raw/master/csl-citation.json"}</w:instrText>
      </w:r>
      <w:r w:rsidRPr="00797487">
        <w:fldChar w:fldCharType="separate"/>
      </w:r>
      <w:r w:rsidRPr="00797487">
        <w:rPr>
          <w:noProof/>
        </w:rPr>
        <w:t>(Hamilton et al., 2017)</w:t>
      </w:r>
      <w:r w:rsidRPr="00797487">
        <w:fldChar w:fldCharType="end"/>
      </w:r>
      <w:r w:rsidRPr="00797487">
        <w:t>.</w:t>
      </w:r>
    </w:p>
    <w:p w14:paraId="06BFAEB9" w14:textId="77777777" w:rsidR="00EC5C0A" w:rsidRPr="00797487" w:rsidRDefault="00EC5C0A" w:rsidP="00EC5C0A">
      <w:pPr>
        <w:spacing w:line="480" w:lineRule="auto"/>
        <w:ind w:firstLine="720"/>
        <w:jc w:val="both"/>
      </w:pPr>
      <w:r w:rsidRPr="00797487">
        <w:t xml:space="preserve">In this research, we combine insights from both genes and genomes in multiple freshwater metagenomic time series to link function to taxonomy on at the community level. Our metagenomic time series include multiple years of sampling for microbial DNA from two lakes in Wisconsin, USA: Lake Mendota, a large eutrophic lake, and Trout Bog, a small </w:t>
      </w:r>
      <w:proofErr w:type="spellStart"/>
      <w:r w:rsidRPr="00797487">
        <w:t>humic</w:t>
      </w:r>
      <w:proofErr w:type="spellEnd"/>
      <w:r w:rsidRPr="00797487">
        <w:t xml:space="preserve"> lake. Lake Mendota and Trout Bog are ideal sites for comparative time series metagenomics because of their history of extensive environmental sampling by the North Temperate Lakes - Long Term Ecological Research program (NTL-LTER, </w:t>
      </w:r>
      <w:hyperlink r:id="rId4">
        <w:r w:rsidRPr="00797487">
          <w:rPr>
            <w:color w:val="0000FF"/>
            <w:u w:val="single"/>
          </w:rPr>
          <w:t>http://lter.limnology.wisc.edu</w:t>
        </w:r>
      </w:hyperlink>
      <w:r w:rsidRPr="00797487">
        <w:t>) and their contrasting limnological attributes (Table 1, Table S1). We analyze both predicted pathways in metagenome-assembled genomes (MAGs) and the distributions of functional marker genes to provide a comprehensive overview of microbially-mediated biogeochemical cycling in two contrasting freshwater lakes.</w:t>
      </w:r>
    </w:p>
    <w:p w14:paraId="029E93ED" w14:textId="77777777" w:rsidR="00EC5C0A" w:rsidRPr="00797487" w:rsidRDefault="00EC5C0A" w:rsidP="00EC5C0A">
      <w:pPr>
        <w:spacing w:line="480" w:lineRule="auto"/>
        <w:ind w:firstLine="720"/>
        <w:jc w:val="both"/>
      </w:pPr>
      <w:r w:rsidRPr="00797487">
        <w:t xml:space="preserve">Throughout this paper, we highlight several functional categories with particularly interesting results. We discuss differences in the identity and diversity of potential nitrogen fixing bacteria in Trout Bog vs. Lake Mendota, as well as the high prevalence of genes related to polyamines, proposed to be an important component of the dissolved organic nitrogen pool. We observed that assimilatory sulfate reduction pathways were encoded more frequently than dissimilatory sulfate reduction pathways, in contrast to what is thought to be the case in marine </w:t>
      </w:r>
      <w:r w:rsidRPr="00797487">
        <w:lastRenderedPageBreak/>
        <w:t xml:space="preserve">systems. We split the broader category of primary production into different types of </w:t>
      </w:r>
      <w:proofErr w:type="spellStart"/>
      <w:r w:rsidRPr="00797487">
        <w:t>phototrophy</w:t>
      </w:r>
      <w:proofErr w:type="spellEnd"/>
      <w:r w:rsidRPr="00797487">
        <w:t>, including photosynthesis performed by Cyanobacteria, green sulfur bacteria, and aerobic anoxygenic phototrophs, and analyzed their associated carbon fixation pathways (when present). Using annotations of carbohydrate-active enzymes, we compared the potential for complex carbon degradation and found significant differences in the coding density and diversity of these encoded enzymes</w:t>
      </w:r>
      <w:r>
        <w:t xml:space="preserve"> </w:t>
      </w:r>
      <w:r w:rsidRPr="00797487">
        <w:t xml:space="preserve">between lakes. To compare more basic properties of freshwater microbes, we assessed differences between lakes in aspects of more central microbial metabolisms such as hydrogen metabolism, oxidative phosphorylation, methylotrophy, and degradation of low molecular weight carbon. Finally, we show how trends over time in the abundances of both nitrogen fixation marker genes and Cyanobacteria MAGs likely encoding nitrogen fixation were highly correlated, demonstrating how genomic data can reveal dynamics in both functions and taxa. </w:t>
      </w:r>
    </w:p>
    <w:p w14:paraId="189D9EBA" w14:textId="77777777" w:rsidR="00EC5C0A" w:rsidRPr="00797487" w:rsidRDefault="00EC5C0A" w:rsidP="00EC5C0A">
      <w:pPr>
        <w:spacing w:line="480" w:lineRule="auto"/>
        <w:ind w:firstLine="720"/>
        <w:jc w:val="both"/>
      </w:pPr>
      <w:r w:rsidRPr="00797487">
        <w:t xml:space="preserve">We anticipate that this dataset will be a valuable community resource for other freshwater microbial ecologists to mine and incorporate into comparative studies across lakes around the world. As such, all data is publicly available at &lt; </w:t>
      </w:r>
      <w:proofErr w:type="spellStart"/>
      <w:r w:rsidRPr="00797487">
        <w:t>mcmahon</w:t>
      </w:r>
      <w:proofErr w:type="spellEnd"/>
      <w:r w:rsidRPr="00797487">
        <w:t xml:space="preserve"> lab </w:t>
      </w:r>
      <w:proofErr w:type="spellStart"/>
      <w:r w:rsidRPr="00797487">
        <w:t>github</w:t>
      </w:r>
      <w:proofErr w:type="spellEnd"/>
      <w:r w:rsidRPr="00797487">
        <w:t xml:space="preserve"> link&gt;. The results of this study can be used to guide efforts to build microbially-resolved models of freshwater carbon and nitrogen cycles with better predictive power. </w:t>
      </w:r>
    </w:p>
    <w:p w14:paraId="52B738FB" w14:textId="77777777" w:rsidR="00E07854" w:rsidRDefault="00EC5C0A">
      <w:bookmarkStart w:id="0" w:name="_GoBack"/>
      <w:bookmarkEnd w:id="0"/>
    </w:p>
    <w:sectPr w:rsidR="00E07854" w:rsidSect="00DD08B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5C0A"/>
    <w:rsid w:val="0051478D"/>
    <w:rsid w:val="00DD08B5"/>
    <w:rsid w:val="00EC5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A92F014"/>
  <w15:chartTrackingRefBased/>
  <w15:docId w15:val="{0C907FF9-18C5-4042-B27F-531CB21160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C5C0A"/>
    <w:rPr>
      <w:rFonts w:ascii="Times New Roman" w:eastAsia="Times New Roman" w:hAnsi="Times New Roman" w:cs="Times New Roman"/>
    </w:rPr>
  </w:style>
  <w:style w:type="paragraph" w:styleId="Heading1">
    <w:name w:val="heading 1"/>
    <w:basedOn w:val="Normal"/>
    <w:next w:val="Normal"/>
    <w:link w:val="Heading1Char"/>
    <w:rsid w:val="00EC5C0A"/>
    <w:pPr>
      <w:keepNext/>
      <w:keepLines/>
      <w:spacing w:before="240" w:line="480" w:lineRule="auto"/>
      <w:jc w:val="both"/>
      <w:outlineLvl w:val="0"/>
    </w:pPr>
    <w:rPr>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C5C0A"/>
    <w:rPr>
      <w:rFonts w:ascii="Times New Roman" w:eastAsia="Times New Roman" w:hAnsi="Times New Roman" w:cs="Times New Roman"/>
      <w:b/>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lter.limnology.wi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4706</Words>
  <Characters>26829</Characters>
  <Application>Microsoft Office Word</Application>
  <DocSecurity>0</DocSecurity>
  <Lines>223</Lines>
  <Paragraphs>62</Paragraphs>
  <ScaleCrop>false</ScaleCrop>
  <Company/>
  <LinksUpToDate>false</LinksUpToDate>
  <CharactersWithSpaces>31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Linz</dc:creator>
  <cp:keywords/>
  <dc:description/>
  <cp:lastModifiedBy>Alexandra Linz</cp:lastModifiedBy>
  <cp:revision>1</cp:revision>
  <dcterms:created xsi:type="dcterms:W3CDTF">2018-09-13T18:22:00Z</dcterms:created>
  <dcterms:modified xsi:type="dcterms:W3CDTF">2018-09-13T18:23:00Z</dcterms:modified>
</cp:coreProperties>
</file>